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65616A">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65616A">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65616A">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65616A">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65616A">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65616A">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65616A">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65616A">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65616A">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65616A">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65616A">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65616A">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65616A">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65616A">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65616A">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65616A">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65616A">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65616A">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65616A">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65616A">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65616A">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65616A">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65616A">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65616A">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65616A">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Pr="00B3019D" w:rsidRDefault="002E15FA" w:rsidP="002E15FA">
      <w:pPr>
        <w:pStyle w:val="Heading1"/>
        <w:rPr>
          <w:sz w:val="28"/>
          <w:szCs w:val="28"/>
        </w:rPr>
      </w:pPr>
      <w:bookmarkStart w:id="0" w:name="_Toc183194535"/>
      <w:r w:rsidRPr="00B3019D">
        <w:rPr>
          <w:sz w:val="28"/>
          <w:szCs w:val="28"/>
        </w:rPr>
        <w:lastRenderedPageBreak/>
        <w:t>Introduction</w:t>
      </w:r>
      <w:bookmarkEnd w:id="0"/>
    </w:p>
    <w:p w14:paraId="3DED2966" w14:textId="70A2CC0C"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65616A">
        <w:t xml:space="preserve">The </w:t>
      </w:r>
      <w:r w:rsidR="004D0989" w:rsidRPr="0065616A">
        <w:t>DeuteRater v6</w:t>
      </w:r>
      <w:r w:rsidRPr="0065616A">
        <w:t xml:space="preserve"> source code is available at </w:t>
      </w:r>
      <w:r w:rsidR="0065616A" w:rsidRPr="0065616A">
        <w:t xml:space="preserve">https://github.com/JC-Price/DeuteRater </w:t>
      </w:r>
      <w:r w:rsidRPr="0065616A">
        <w:t xml:space="preserve">with an .exe available at </w:t>
      </w:r>
      <w:r w:rsidR="0065616A" w:rsidRPr="0065616A">
        <w:t>https://github.com/JC-Price/DeuteRater/releases</w:t>
      </w:r>
      <w:r w:rsidRPr="0065616A">
        <w:t>.  This readme will walk through the use of the software</w:t>
      </w:r>
      <w:r w:rsidR="007C7C9C" w:rsidRPr="0065616A">
        <w:t xml:space="preserve">.  </w:t>
      </w:r>
      <w:r w:rsidR="007C7C9C" w:rsidRPr="002F36E8">
        <w:rPr>
          <w:highlight w:val="cyan"/>
        </w:rPr>
        <w:t xml:space="preserve">For proper experimental design please reference the paper </w:t>
      </w:r>
      <w:r w:rsidR="005D0B29" w:rsidRPr="002F36E8">
        <w:rPr>
          <w:highlight w:val="cyan"/>
        </w:rPr>
        <w:t>[]</w:t>
      </w:r>
      <w:r w:rsidR="007C7C9C" w:rsidRPr="002F36E8">
        <w:rPr>
          <w:highlight w:val="cyan"/>
        </w:rPr>
        <w:t>.</w:t>
      </w:r>
    </w:p>
    <w:p w14:paraId="4E59F5B0" w14:textId="77777777" w:rsidR="007C7C9C" w:rsidRPr="00B3019D" w:rsidRDefault="007C7C9C" w:rsidP="0074383E">
      <w:pPr>
        <w:pStyle w:val="Heading2"/>
        <w:rPr>
          <w:b/>
          <w:sz w:val="28"/>
          <w:szCs w:val="28"/>
        </w:rPr>
      </w:pPr>
      <w:bookmarkStart w:id="1" w:name="_Toc183194536"/>
      <w:r w:rsidRPr="00B3019D">
        <w:rPr>
          <w:b/>
          <w:sz w:val="28"/>
          <w:szCs w:val="28"/>
        </w:rP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Pr="00B3019D" w:rsidRDefault="007C7C9C" w:rsidP="0074383E">
      <w:pPr>
        <w:pStyle w:val="Heading2"/>
        <w:rPr>
          <w:b/>
          <w:sz w:val="28"/>
          <w:szCs w:val="28"/>
        </w:rPr>
      </w:pPr>
      <w:bookmarkStart w:id="2" w:name="_Toc183194537"/>
      <w:r w:rsidRPr="00B3019D">
        <w:rPr>
          <w:b/>
          <w:sz w:val="28"/>
          <w:szCs w:val="28"/>
        </w:rP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Pr="00B3019D" w:rsidRDefault="00FC4B03" w:rsidP="00FC4B03">
      <w:pPr>
        <w:pStyle w:val="Heading1"/>
        <w:rPr>
          <w:sz w:val="28"/>
          <w:szCs w:val="28"/>
        </w:rPr>
      </w:pPr>
      <w:bookmarkStart w:id="3" w:name="_Toc183194538"/>
      <w:r w:rsidRPr="00B3019D">
        <w:rPr>
          <w:sz w:val="28"/>
          <w:szCs w:val="28"/>
        </w:rPr>
        <w:t>In</w:t>
      </w:r>
      <w:r w:rsidR="002F3F6E" w:rsidRPr="00B3019D">
        <w:rPr>
          <w:sz w:val="28"/>
          <w:szCs w:val="28"/>
        </w:rPr>
        <w:t>s</w:t>
      </w:r>
      <w:r w:rsidRPr="00B3019D">
        <w:rPr>
          <w:sz w:val="28"/>
          <w:szCs w:val="28"/>
        </w:rPr>
        <w:t>tallation</w:t>
      </w:r>
      <w:bookmarkEnd w:id="3"/>
    </w:p>
    <w:p w14:paraId="0A1286A3" w14:textId="39F7D814" w:rsidR="00FC4B03" w:rsidRPr="00B3019D" w:rsidRDefault="002F3F6E" w:rsidP="002F3F6E">
      <w:pPr>
        <w:pStyle w:val="Heading2"/>
        <w:rPr>
          <w:b/>
          <w:sz w:val="28"/>
          <w:szCs w:val="28"/>
        </w:rPr>
      </w:pPr>
      <w:bookmarkStart w:id="4" w:name="_Toc183194539"/>
      <w:r w:rsidRPr="00B3019D">
        <w:rPr>
          <w:b/>
          <w:sz w:val="28"/>
          <w:szCs w:val="28"/>
        </w:rPr>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fldSimple w:instr=" SEQ Figure \* ARABIC ">
        <w:r w:rsidRPr="00180B18">
          <w:rPr>
            <w:noProof/>
          </w:rPr>
          <w:t>1</w:t>
        </w:r>
      </w:fldSimple>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 xml:space="preserve">position of the .exe is inconvenient you </w:t>
      </w:r>
      <w:r w:rsidR="00726CD0">
        <w:lastRenderedPageBreak/>
        <w:t>can right click on the .exe file and select “Create shortcut”. The shortcut can be moved anywhere you desire without causing an error.</w:t>
      </w:r>
    </w:p>
    <w:p w14:paraId="64AA7259" w14:textId="77777777" w:rsidR="00726CD0" w:rsidRPr="00B3019D" w:rsidRDefault="00726CD0" w:rsidP="00726CD0">
      <w:pPr>
        <w:pStyle w:val="Heading2"/>
        <w:rPr>
          <w:b/>
          <w:sz w:val="28"/>
          <w:szCs w:val="28"/>
        </w:rPr>
      </w:pPr>
      <w:bookmarkStart w:id="5" w:name="_Toc183194540"/>
      <w:r w:rsidRPr="00B3019D">
        <w:rPr>
          <w:b/>
          <w:sz w:val="28"/>
          <w:szCs w:val="28"/>
        </w:rPr>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Pr="00B3019D" w:rsidRDefault="00726CD0" w:rsidP="003751A8">
      <w:pPr>
        <w:pStyle w:val="Heading1"/>
        <w:rPr>
          <w:sz w:val="28"/>
          <w:szCs w:val="28"/>
        </w:rPr>
      </w:pPr>
      <w:r>
        <w:t xml:space="preserve"> </w:t>
      </w:r>
      <w:bookmarkStart w:id="6" w:name="_Toc183194541"/>
      <w:r w:rsidR="003751A8" w:rsidRPr="00B3019D">
        <w:rPr>
          <w:sz w:val="28"/>
          <w:szCs w:val="28"/>
        </w:rPr>
        <w:t xml:space="preserve">Using </w:t>
      </w:r>
      <w:r w:rsidR="004D0989" w:rsidRPr="00B3019D">
        <w:rPr>
          <w:sz w:val="28"/>
          <w:szCs w:val="28"/>
        </w:rPr>
        <w:t>DeuteRater v6</w:t>
      </w:r>
      <w:bookmarkEnd w:id="6"/>
    </w:p>
    <w:p w14:paraId="397EC467" w14:textId="77777777" w:rsidR="003751A8" w:rsidRPr="00B3019D" w:rsidRDefault="003751A8" w:rsidP="003751A8">
      <w:pPr>
        <w:pStyle w:val="Heading2"/>
        <w:rPr>
          <w:b/>
          <w:sz w:val="28"/>
          <w:szCs w:val="28"/>
        </w:rPr>
      </w:pPr>
      <w:bookmarkStart w:id="7" w:name="_Toc183194542"/>
      <w:r w:rsidRPr="00B3019D">
        <w:rPr>
          <w:b/>
          <w:sz w:val="28"/>
          <w:szCs w:val="28"/>
        </w:rP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258C63FA" w:rsidR="00295878" w:rsidRDefault="00295878" w:rsidP="003751A8">
      <w:r>
        <w:t xml:space="preserve">We will go through each step in the workflow with input and output requirements. </w:t>
      </w:r>
      <w:r w:rsidR="00FF3511">
        <w:t xml:space="preserve">We recommend closing DeuteRater and reopening the program in between runs to avoid any potential memory/RAM issues. </w:t>
      </w:r>
      <w:r>
        <w:t>The first step is to collect the information we need to start the analysis.</w:t>
      </w:r>
    </w:p>
    <w:p w14:paraId="56F90588" w14:textId="77777777" w:rsidR="00295878" w:rsidRPr="00B3019D" w:rsidRDefault="00F61322" w:rsidP="00F61322">
      <w:pPr>
        <w:pStyle w:val="Heading2"/>
        <w:rPr>
          <w:b/>
          <w:sz w:val="28"/>
          <w:szCs w:val="28"/>
        </w:rPr>
      </w:pPr>
      <w:bookmarkStart w:id="8" w:name="_Toc183194543"/>
      <w:r w:rsidRPr="00B3019D">
        <w:rPr>
          <w:b/>
          <w:sz w:val="28"/>
          <w:szCs w:val="28"/>
        </w:rPr>
        <w:t>Create Guide File</w:t>
      </w:r>
      <w:bookmarkEnd w:id="8"/>
    </w:p>
    <w:p w14:paraId="2A562220" w14:textId="235C1231" w:rsidR="00F61322" w:rsidRDefault="00F61322" w:rsidP="00F61322">
      <w:r>
        <w:t>On the left of the interface is the “Create Guid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lastRenderedPageBreak/>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t xml:space="preserve">Lipid data: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6732CA" w:rsidRDefault="006732CA" w:rsidP="00F61322">
      <w:pPr>
        <w:rPr>
          <w:b/>
        </w:rPr>
      </w:pPr>
      <w:r w:rsidRPr="006732CA">
        <w:rPr>
          <w:b/>
        </w:rPr>
        <w:t>Peptide columns:</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lastRenderedPageBreak/>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ccessions </w:t>
      </w:r>
      <w:r w:rsidR="00C15DBC" w:rsidRPr="00C15DBC">
        <w:rPr>
          <w:rFonts w:ascii="Calibri" w:eastAsia="Times New Roman" w:hAnsi="Calibri" w:cs="Calibri"/>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C15DBC" w:rsidRDefault="006732CA" w:rsidP="00AE148C">
      <w:pPr>
        <w:spacing w:line="240" w:lineRule="auto"/>
        <w:rPr>
          <w:rFonts w:ascii="Calibri" w:eastAsia="Times New Roman" w:hAnsi="Calibri" w:cs="Calibri"/>
          <w:b/>
          <w:color w:val="000000"/>
        </w:rPr>
      </w:pPr>
      <w:r w:rsidRPr="00C15DBC">
        <w:rPr>
          <w:rFonts w:ascii="Calibri" w:eastAsia="Times New Roman" w:hAnsi="Calibri" w:cs="Calibri"/>
          <w:b/>
          <w:color w:val="000000"/>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Lipid Name –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Lipid Unique Identifier –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Precursor m/z –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Precursor Retention Time (sec) –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Identification Charge –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cf</w:t>
      </w:r>
      <w:proofErr w:type="spellEnd"/>
      <w:r w:rsidRPr="00C15DBC">
        <w:rPr>
          <w:rFonts w:ascii="Calibri" w:eastAsia="Times New Roman" w:hAnsi="Calibri" w:cs="Calibri"/>
          <w:color w:val="000000"/>
        </w:rPr>
        <w:t xml:space="preserve"> –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neutromers_to_extract</w:t>
      </w:r>
      <w:proofErr w:type="spellEnd"/>
      <w:r w:rsidRPr="00C15DBC">
        <w:rPr>
          <w:rFonts w:ascii="Calibri" w:eastAsia="Times New Roman" w:hAnsi="Calibri" w:cs="Calibri"/>
          <w:color w:val="000000"/>
        </w:rPr>
        <w:t xml:space="preserve"> –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dduct –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C15DBC">
        <w:rPr>
          <w:rFonts w:ascii="Calibri" w:eastAsia="Times New Roman" w:hAnsi="Calibri" w:cs="Calibri"/>
          <w:color w:val="000000"/>
        </w:rPr>
        <w:t xml:space="preserve">Adduct_cf –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C15DBC">
        <w:rPr>
          <w:rFonts w:ascii="Calibri" w:eastAsia="Times New Roman" w:hAnsi="Calibri" w:cs="Calibri"/>
          <w:color w:val="000000"/>
        </w:rPr>
        <w:t>l</w:t>
      </w:r>
      <w:r w:rsidR="006732CA" w:rsidRPr="00C15DBC">
        <w:rPr>
          <w:rFonts w:ascii="Calibri" w:eastAsia="Times New Roman" w:hAnsi="Calibri" w:cs="Calibri"/>
          <w:color w:val="000000"/>
        </w:rPr>
        <w:t>iterature_n</w:t>
      </w:r>
      <w:proofErr w:type="spellEnd"/>
      <w:r w:rsidR="006732CA" w:rsidRPr="00C15DBC">
        <w:rPr>
          <w:rFonts w:ascii="Calibri" w:eastAsia="Times New Roman" w:hAnsi="Calibri" w:cs="Calibri"/>
          <w:color w:val="000000"/>
        </w:rPr>
        <w:t xml:space="preserve"> –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lastRenderedPageBreak/>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6062130D" w:rsidR="002D7A8A" w:rsidRDefault="000352FA" w:rsidP="00F61322">
      <w:r w:rsidRPr="000352FA">
        <w:rPr>
          <w:noProof/>
        </w:rPr>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2D81CBC4" w14:textId="33335C40" w:rsidR="00DF0E2F" w:rsidRDefault="00DF0E2F" w:rsidP="00F61322"/>
    <w:p w14:paraId="5466C2F0" w14:textId="3CC0A4B6" w:rsidR="00DF0E2F" w:rsidRDefault="00DF0E2F" w:rsidP="00F61322">
      <w:r>
        <w:t xml:space="preserve">If you do not have a guide file prepared, we have a few tools available at </w:t>
      </w:r>
      <w:hyperlink r:id="rId14" w:history="1">
        <w:r w:rsidRPr="00DF0E2F">
          <w:rPr>
            <w:rStyle w:val="Hyperlink"/>
            <w:highlight w:val="cyan"/>
          </w:rPr>
          <w:t>StarLicker/DeuteRater_Tools</w:t>
        </w:r>
      </w:hyperlink>
      <w:r w:rsidRPr="00DF0E2F">
        <w:rPr>
          <w:highlight w:val="cyan"/>
        </w:rPr>
        <w:t xml:space="preserve"> (</w:t>
      </w:r>
      <w:hyperlink r:id="rId15" w:history="1">
        <w:r w:rsidRPr="000444C5">
          <w:rPr>
            <w:rStyle w:val="Hyperlink"/>
            <w:highlight w:val="cyan"/>
          </w:rPr>
          <w:t>https://github.com/StarLicker/DeuteRater_Tools</w:t>
        </w:r>
      </w:hyperlink>
      <w:r w:rsidRPr="00DF0E2F">
        <w:rPr>
          <w:highlight w:val="cyan"/>
        </w:rPr>
        <w:t>).</w:t>
      </w:r>
      <w:r w:rsidRPr="00922CE4">
        <w:t xml:space="preserve"> </w:t>
      </w:r>
      <w:r w:rsidR="00922CE4">
        <w:t xml:space="preserve">There is one option for protein data that takes the outputs of </w:t>
      </w:r>
      <w:proofErr w:type="spellStart"/>
      <w:r w:rsidR="00922CE4">
        <w:t>FragPipe</w:t>
      </w:r>
      <w:proofErr w:type="spellEnd"/>
      <w:r w:rsidR="00922CE4">
        <w:t xml:space="preserve"> and creates a guide file for you. There are two versions for lipids that use the outputs from MS-Dial, one version that does not use retention time correction and one version that does. See the corresponding documentation in the GitHub repository for more details on how to use those tools.</w:t>
      </w:r>
    </w:p>
    <w:p w14:paraId="3D83739F" w14:textId="77777777" w:rsidR="00DF0E2F" w:rsidRDefault="00DF0E2F" w:rsidP="00F61322"/>
    <w:p w14:paraId="38FDD7F0" w14:textId="64EE28B3" w:rsidR="00C8305E" w:rsidRPr="00B3019D" w:rsidRDefault="00C8305E" w:rsidP="00C8305E">
      <w:pPr>
        <w:pStyle w:val="Heading2"/>
        <w:rPr>
          <w:b/>
          <w:sz w:val="28"/>
          <w:szCs w:val="28"/>
        </w:rPr>
      </w:pPr>
      <w:bookmarkStart w:id="9" w:name="_Toc183194544"/>
      <w:r w:rsidRPr="00B3019D">
        <w:rPr>
          <w:b/>
          <w:sz w:val="28"/>
          <w:szCs w:val="28"/>
        </w:rPr>
        <w:t xml:space="preserve">Rate </w:t>
      </w:r>
      <w:r w:rsidR="00141880" w:rsidRPr="00B3019D">
        <w:rPr>
          <w:b/>
          <w:sz w:val="28"/>
          <w:szCs w:val="28"/>
        </w:rPr>
        <w:t>Calculation</w:t>
      </w:r>
      <w:r w:rsidRPr="00B3019D">
        <w:rPr>
          <w:b/>
          <w:sz w:val="28"/>
          <w:szCs w:val="28"/>
        </w:rP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w:lastRenderedPageBreak/>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4C7C442B">
            <wp:extent cx="5899205" cy="579143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5221" cy="5807154"/>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7"/>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lastRenderedPageBreak/>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8"/>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1C724B81"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r w:rsidR="00FF3511">
        <w:rPr>
          <w:noProof/>
        </w:rPr>
        <w:t>. Keep in mind that if you want to use a previous settings file from another folder, you might need to manually edit any file paths saved in the fil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9"/>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20"/>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w:t>
      </w:r>
      <w:r w:rsidR="00BD0801">
        <w:lastRenderedPageBreak/>
        <w:t xml:space="preserve">(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Pr="00B3019D" w:rsidRDefault="00141880" w:rsidP="00141880">
      <w:pPr>
        <w:pStyle w:val="Heading2"/>
        <w:rPr>
          <w:b/>
          <w:sz w:val="28"/>
          <w:szCs w:val="28"/>
        </w:rPr>
      </w:pPr>
      <w:bookmarkStart w:id="10" w:name="_Toc183194545"/>
      <w:r w:rsidRPr="00B3019D">
        <w:rPr>
          <w:b/>
          <w:sz w:val="28"/>
          <w:szCs w:val="28"/>
        </w:rP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21"/>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2"/>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D43C8D5" w:rsidR="00E93632" w:rsidRDefault="00431953" w:rsidP="00141880">
      <w:proofErr w:type="spellStart"/>
      <w:r>
        <w:t>m</w:t>
      </w:r>
      <w:r w:rsidR="00E93632">
        <w:t>z</w:t>
      </w:r>
      <w:proofErr w:type="spellEnd"/>
      <w:r w:rsidR="00E93632">
        <w:t xml:space="preserve"> – calculated m/z value</w:t>
      </w:r>
    </w:p>
    <w:p w14:paraId="547B61BE" w14:textId="4A13ABF4" w:rsidR="00E93632" w:rsidRDefault="00E93632" w:rsidP="00141880">
      <w:r>
        <w:t>Z – charge state</w:t>
      </w:r>
    </w:p>
    <w:p w14:paraId="6FB88D26" w14:textId="0C62AFED" w:rsidR="00E93632" w:rsidRDefault="00431953" w:rsidP="00141880">
      <w:r>
        <w:lastRenderedPageBreak/>
        <w:t>r</w:t>
      </w:r>
      <w:r w:rsidR="00E93632">
        <w:t>t – retention time in minutes</w:t>
      </w:r>
    </w:p>
    <w:p w14:paraId="72440905" w14:textId="4800EC46" w:rsidR="00E93632" w:rsidRDefault="00431953" w:rsidP="00141880">
      <w:proofErr w:type="spellStart"/>
      <w:r>
        <w:t>n</w:t>
      </w:r>
      <w:r w:rsidR="00E93632">
        <w:t>_isos</w:t>
      </w:r>
      <w:proofErr w:type="spellEnd"/>
      <w:r w:rsidR="00E93632">
        <w:t xml:space="preserve"> – neutromers to extract</w:t>
      </w:r>
    </w:p>
    <w:p w14:paraId="7876A981" w14:textId="36065D81" w:rsidR="00E93632" w:rsidRDefault="00431953" w:rsidP="00141880">
      <w:r>
        <w:t>m</w:t>
      </w:r>
      <w:r w:rsidR="00E93632">
        <w:t>ass – neutral mass</w:t>
      </w:r>
    </w:p>
    <w:p w14:paraId="646A850A" w14:textId="3C6BB08A" w:rsidR="00E93632" w:rsidRDefault="00431953" w:rsidP="00141880">
      <w:proofErr w:type="spellStart"/>
      <w:r>
        <w:t>m</w:t>
      </w:r>
      <w:r w:rsidR="00E93632">
        <w:t>zs</w:t>
      </w:r>
      <w:proofErr w:type="spellEnd"/>
      <w:r w:rsidR="00E93632">
        <w:t xml:space="preserve"> –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t>a</w:t>
      </w:r>
      <w:r w:rsidR="00E93632" w:rsidRPr="00E93632">
        <w:t>bundances</w:t>
      </w:r>
      <w:r w:rsidR="00E93632">
        <w:t xml:space="preserve"> –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neutromer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B368C7">
        <w:t>lookback_abundances</w:t>
      </w:r>
      <w:proofErr w:type="spellEnd"/>
      <w:r>
        <w:t xml:space="preserve"> - abundance of the isotope peak behind the last neutromer extracted if the extractor is extracting insufficient neutromers.</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neutromer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6E38216C" w:rsidR="00431953" w:rsidRPr="00FF3511" w:rsidRDefault="00431953" w:rsidP="00B368C7">
      <w:pPr>
        <w:spacing w:line="240" w:lineRule="auto"/>
        <w:rPr>
          <w:rFonts w:ascii="Calibri" w:eastAsia="Times New Roman" w:hAnsi="Calibri" w:cs="Calibri"/>
          <w:color w:val="000000"/>
        </w:rPr>
      </w:pPr>
      <w:r w:rsidRPr="00FF3511">
        <w:rPr>
          <w:rFonts w:ascii="Calibri" w:eastAsia="Times New Roman" w:hAnsi="Calibri" w:cs="Calibri"/>
          <w:color w:val="000000"/>
        </w:rPr>
        <w:t>filename –</w:t>
      </w:r>
      <w:r w:rsidR="00FD2A3F" w:rsidRPr="00FF3511">
        <w:rPr>
          <w:rFonts w:ascii="Calibri" w:eastAsia="Times New Roman" w:hAnsi="Calibri" w:cs="Calibri"/>
          <w:color w:val="000000"/>
        </w:rPr>
        <w:t xml:space="preserve"> path of the extracted output file</w:t>
      </w:r>
    </w:p>
    <w:p w14:paraId="5CBE8B63" w14:textId="40710791" w:rsidR="00431953" w:rsidRPr="00FF3511" w:rsidRDefault="00431953" w:rsidP="00B368C7">
      <w:pPr>
        <w:spacing w:line="240" w:lineRule="auto"/>
        <w:rPr>
          <w:rFonts w:ascii="Calibri" w:eastAsia="Times New Roman" w:hAnsi="Calibri" w:cs="Calibri"/>
          <w:color w:val="000000"/>
        </w:rPr>
      </w:pPr>
      <w:proofErr w:type="spellStart"/>
      <w:r w:rsidRPr="00FF3511">
        <w:rPr>
          <w:rFonts w:ascii="Calibri" w:eastAsia="Times New Roman" w:hAnsi="Calibri" w:cs="Calibri"/>
          <w:color w:val="000000"/>
        </w:rPr>
        <w:t>mzml_</w:t>
      </w:r>
      <w:r w:rsidR="00FD2A3F" w:rsidRPr="00FF3511">
        <w:rPr>
          <w:rFonts w:ascii="Calibri" w:eastAsia="Times New Roman" w:hAnsi="Calibri" w:cs="Calibri"/>
          <w:color w:val="000000"/>
        </w:rPr>
        <w:t>path</w:t>
      </w:r>
      <w:proofErr w:type="spellEnd"/>
      <w:r w:rsidRPr="00FF3511">
        <w:rPr>
          <w:rFonts w:ascii="Calibri" w:eastAsia="Times New Roman" w:hAnsi="Calibri" w:cs="Calibri"/>
          <w:color w:val="000000"/>
        </w:rPr>
        <w:t xml:space="preserve"> – </w:t>
      </w:r>
      <w:r w:rsidR="00FD2A3F" w:rsidRPr="00FF3511">
        <w:rPr>
          <w:rFonts w:ascii="Calibri" w:eastAsia="Times New Roman" w:hAnsi="Calibri" w:cs="Calibri"/>
          <w:color w:val="000000"/>
        </w:rPr>
        <w:t xml:space="preserve">path of the </w:t>
      </w:r>
      <w:proofErr w:type="spellStart"/>
      <w:r w:rsidR="00FD2A3F" w:rsidRPr="00FF3511">
        <w:rPr>
          <w:rFonts w:ascii="Calibri" w:eastAsia="Times New Roman" w:hAnsi="Calibri" w:cs="Calibri"/>
          <w:color w:val="000000"/>
        </w:rPr>
        <w:t>mzML</w:t>
      </w:r>
      <w:proofErr w:type="spellEnd"/>
      <w:r w:rsidR="00FD2A3F" w:rsidRPr="00FF3511">
        <w:rPr>
          <w:rFonts w:ascii="Calibri" w:eastAsia="Times New Roman" w:hAnsi="Calibri" w:cs="Calibri"/>
          <w:color w:val="000000"/>
        </w:rPr>
        <w:t xml:space="preserve"> file associated with the extracted output file</w:t>
      </w:r>
    </w:p>
    <w:p w14:paraId="6ABD1424" w14:textId="15A859AE" w:rsidR="00431953" w:rsidRPr="00FF3511" w:rsidRDefault="00431953" w:rsidP="00B368C7">
      <w:pPr>
        <w:spacing w:line="240" w:lineRule="auto"/>
        <w:rPr>
          <w:rFonts w:ascii="Calibri" w:eastAsia="Times New Roman" w:hAnsi="Calibri" w:cs="Calibri"/>
          <w:color w:val="000000"/>
        </w:rPr>
      </w:pPr>
      <w:proofErr w:type="spellStart"/>
      <w:r w:rsidRPr="00FF3511">
        <w:rPr>
          <w:rFonts w:ascii="Calibri" w:eastAsia="Times New Roman" w:hAnsi="Calibri" w:cs="Calibri"/>
          <w:color w:val="000000"/>
        </w:rPr>
        <w:t>name_check</w:t>
      </w:r>
      <w:proofErr w:type="spellEnd"/>
      <w:r w:rsidRPr="00FF3511">
        <w:rPr>
          <w:rFonts w:ascii="Calibri" w:eastAsia="Times New Roman" w:hAnsi="Calibri" w:cs="Calibri"/>
          <w:color w:val="000000"/>
        </w:rPr>
        <w:t xml:space="preserve"> – </w:t>
      </w:r>
      <w:r w:rsidR="001B4E9E" w:rsidRPr="00FF3511">
        <w:rPr>
          <w:rFonts w:ascii="Calibri" w:eastAsia="Times New Roman" w:hAnsi="Calibri" w:cs="Calibri"/>
          <w:color w:val="000000"/>
        </w:rPr>
        <w:t xml:space="preserve">used in the </w:t>
      </w:r>
      <w:proofErr w:type="spellStart"/>
      <w:r w:rsidR="001B4E9E" w:rsidRPr="00FF3511">
        <w:rPr>
          <w:rFonts w:ascii="Calibri" w:eastAsia="Times New Roman" w:hAnsi="Calibri" w:cs="Calibri"/>
          <w:color w:val="000000"/>
        </w:rPr>
        <w:t>chromatography_division</w:t>
      </w:r>
      <w:proofErr w:type="spellEnd"/>
      <w:r w:rsidR="001B4E9E" w:rsidRPr="00FF3511">
        <w:rPr>
          <w:rFonts w:ascii="Calibri" w:eastAsia="Times New Roman" w:hAnsi="Calibri" w:cs="Calibri"/>
          <w:color w:val="000000"/>
        </w:rPr>
        <w:t xml:space="preserve"> module to match groups with the correct rows</w:t>
      </w:r>
    </w:p>
    <w:p w14:paraId="238597E4" w14:textId="15EA005A" w:rsidR="00431953" w:rsidRPr="00FF3511" w:rsidRDefault="00431953" w:rsidP="00B368C7">
      <w:pPr>
        <w:spacing w:line="240" w:lineRule="auto"/>
        <w:rPr>
          <w:rFonts w:ascii="Calibri" w:eastAsia="Times New Roman" w:hAnsi="Calibri" w:cs="Calibri"/>
          <w:color w:val="000000"/>
        </w:rPr>
      </w:pPr>
      <w:proofErr w:type="spellStart"/>
      <w:r w:rsidRPr="00FF3511">
        <w:rPr>
          <w:rFonts w:ascii="Calibri" w:eastAsia="Times New Roman" w:hAnsi="Calibri" w:cs="Calibri"/>
          <w:color w:val="000000"/>
        </w:rPr>
        <w:t>Extraction_Updated</w:t>
      </w:r>
      <w:proofErr w:type="spellEnd"/>
      <w:r w:rsidRPr="00FF3511">
        <w:rPr>
          <w:rFonts w:ascii="Calibri" w:eastAsia="Times New Roman" w:hAnsi="Calibri" w:cs="Calibri"/>
          <w:color w:val="000000"/>
        </w:rPr>
        <w:t xml:space="preserve"> – </w:t>
      </w:r>
      <w:r w:rsidR="00FD2A3F" w:rsidRPr="00FF3511">
        <w:rPr>
          <w:rFonts w:ascii="Calibri" w:eastAsia="Times New Roman" w:hAnsi="Calibri" w:cs="Calibri"/>
          <w:color w:val="000000"/>
        </w:rPr>
        <w:t>If extraction was successful, this column will list the peaks used</w:t>
      </w:r>
    </w:p>
    <w:p w14:paraId="73499982" w14:textId="5DB6CD4A" w:rsidR="00431953" w:rsidRDefault="00431953" w:rsidP="00B368C7">
      <w:pPr>
        <w:spacing w:line="240" w:lineRule="auto"/>
        <w:rPr>
          <w:rFonts w:ascii="Calibri" w:eastAsia="Times New Roman" w:hAnsi="Calibri" w:cs="Calibri"/>
          <w:color w:val="000000"/>
        </w:rPr>
      </w:pPr>
      <w:proofErr w:type="spellStart"/>
      <w:r w:rsidRPr="00FF3511">
        <w:rPr>
          <w:rFonts w:ascii="Calibri" w:eastAsia="Times New Roman" w:hAnsi="Calibri" w:cs="Calibri"/>
          <w:color w:val="000000"/>
        </w:rPr>
        <w:t>Extraction_Error</w:t>
      </w:r>
      <w:proofErr w:type="spellEnd"/>
      <w:r w:rsidRPr="00FF3511">
        <w:rPr>
          <w:rFonts w:ascii="Calibri" w:eastAsia="Times New Roman" w:hAnsi="Calibri" w:cs="Calibri"/>
          <w:color w:val="000000"/>
        </w:rPr>
        <w:t xml:space="preserve"> – </w:t>
      </w:r>
      <w:r w:rsidR="00FD2A3F" w:rsidRPr="00FF3511">
        <w:rPr>
          <w:rFonts w:ascii="Calibri" w:eastAsia="Times New Roman" w:hAnsi="Calibri" w:cs="Calibri"/>
          <w:color w:val="000000"/>
        </w:rPr>
        <w:t>displays any errors encountered during extraction process</w:t>
      </w:r>
    </w:p>
    <w:p w14:paraId="48EE7B1B" w14:textId="77777777" w:rsidR="00FF3511" w:rsidRPr="00FF3511" w:rsidRDefault="00FF3511" w:rsidP="00B368C7">
      <w:pPr>
        <w:spacing w:line="240" w:lineRule="auto"/>
        <w:rPr>
          <w:rFonts w:ascii="Calibri" w:eastAsia="Times New Roman" w:hAnsi="Calibri" w:cs="Calibri"/>
          <w:color w:val="000000"/>
        </w:rPr>
      </w:pP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lastRenderedPageBreak/>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Pr="00B3019D" w:rsidRDefault="004A6252" w:rsidP="004A6252">
      <w:pPr>
        <w:pStyle w:val="Heading2"/>
        <w:rPr>
          <w:b/>
          <w:sz w:val="28"/>
          <w:szCs w:val="28"/>
        </w:rPr>
      </w:pPr>
      <w:bookmarkStart w:id="11" w:name="_Toc183194546"/>
      <w:r w:rsidRPr="00B3019D">
        <w:rPr>
          <w:b/>
          <w:sz w:val="28"/>
          <w:szCs w:val="28"/>
        </w:rPr>
        <w:t>Rate Calculation – Provide Time and Enrichment</w:t>
      </w:r>
      <w:bookmarkEnd w:id="11"/>
    </w:p>
    <w:p w14:paraId="3B620E42" w14:textId="404BA22A" w:rsidR="00B368C7" w:rsidRPr="00922CE4" w:rsidRDefault="00A41177" w:rsidP="00141880">
      <w:r w:rsidRPr="00922CE4">
        <w:t xml:space="preserve">The purpose of the “Provide Time and Enrichment” </w:t>
      </w:r>
      <w:r w:rsidR="006379C4" w:rsidRPr="00922CE4">
        <w:t xml:space="preserve">is to provide </w:t>
      </w:r>
      <w:r w:rsidR="00AF231C" w:rsidRPr="00922CE4">
        <w:t xml:space="preserve">information </w:t>
      </w:r>
      <w:r w:rsidR="002D1475" w:rsidRPr="00922CE4">
        <w:t>about</w:t>
      </w:r>
      <w:r w:rsidR="00AF231C" w:rsidRPr="00922CE4">
        <w:t xml:space="preserve"> the .</w:t>
      </w:r>
      <w:proofErr w:type="spellStart"/>
      <w:r w:rsidR="00AF231C" w:rsidRPr="00922CE4">
        <w:t>mzml</w:t>
      </w:r>
      <w:proofErr w:type="spellEnd"/>
      <w:r w:rsidR="00AF231C" w:rsidRPr="00922CE4">
        <w:t xml:space="preserve"> files you are using.  </w:t>
      </w:r>
      <w:r w:rsidR="00E30F76" w:rsidRPr="00922CE4">
        <w:t xml:space="preserve">If you are starting with this step you will be asked to select the </w:t>
      </w:r>
      <w:proofErr w:type="gramStart"/>
      <w:r w:rsidR="00E30F76" w:rsidRPr="00922CE4">
        <w:t>output .</w:t>
      </w:r>
      <w:proofErr w:type="spellStart"/>
      <w:r w:rsidR="00E30F76" w:rsidRPr="00922CE4">
        <w:t>tsvs</w:t>
      </w:r>
      <w:proofErr w:type="spellEnd"/>
      <w:proofErr w:type="gramEnd"/>
      <w:r w:rsidR="00E30F76" w:rsidRPr="00922CE4">
        <w:t xml:space="preserve"> from an extractor step, otherwise it will continue with the data that was used in the extractor. </w:t>
      </w:r>
      <w:r w:rsidR="00AF231C" w:rsidRPr="00922CE4">
        <w:t>If step is checked you will be provided w</w:t>
      </w:r>
      <w:r w:rsidR="00620F4A" w:rsidRPr="00922CE4">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3"/>
                    <a:stretch>
                      <a:fillRect/>
                    </a:stretch>
                  </pic:blipFill>
                  <pic:spPr>
                    <a:xfrm>
                      <a:off x="0" y="0"/>
                      <a:ext cx="5943600" cy="3002915"/>
                    </a:xfrm>
                    <a:prstGeom prst="rect">
                      <a:avLst/>
                    </a:prstGeom>
                  </pic:spPr>
                </pic:pic>
              </a:graphicData>
            </a:graphic>
          </wp:inline>
        </w:drawing>
      </w:r>
    </w:p>
    <w:p w14:paraId="76864591" w14:textId="77777777" w:rsidR="006A528D" w:rsidRDefault="00CF660E" w:rsidP="00141880">
      <w:r w:rsidRPr="003D3AAE">
        <w:t>Each extracted .tsv file will be present in the “Filename” column</w:t>
      </w:r>
      <w:r w:rsidR="005635FC" w:rsidRPr="003D3AAE">
        <w:t xml:space="preserve">. </w:t>
      </w:r>
    </w:p>
    <w:p w14:paraId="5C07B51F" w14:textId="1B646BBF" w:rsidR="006A528D" w:rsidRPr="003D3AAE" w:rsidRDefault="005635FC" w:rsidP="00141880">
      <w:r w:rsidRPr="003D3AAE">
        <w:t>“Time”</w:t>
      </w:r>
      <w:r w:rsidR="00E30F76" w:rsidRPr="003D3AAE">
        <w:t xml:space="preserve"> must be the time since the beginning of deuterium labeling in the subject.  Days is the best unit for time.  </w:t>
      </w:r>
      <w:r w:rsidR="004D0989" w:rsidRPr="003D3AAE">
        <w:t>DeuteRater v6</w:t>
      </w:r>
      <w:r w:rsidR="00E30F76" w:rsidRPr="003D3AAE">
        <w:t xml:space="preserve"> can use any time unit so long as it is consistent, but several later filters are calibrated for time data being in units of days.</w:t>
      </w:r>
    </w:p>
    <w:p w14:paraId="777B1FC8" w14:textId="2F5D9729" w:rsidR="002D1475" w:rsidRPr="003D3AAE" w:rsidRDefault="002D1475" w:rsidP="00141880">
      <w:r w:rsidRPr="003D3AAE">
        <w:t>“Enrichment” is the level of deuterium enrichment in decimal form</w:t>
      </w:r>
      <w:r w:rsidR="003D3AAE">
        <w:t>at (aka. 5% would be 0.05)</w:t>
      </w:r>
      <w:r w:rsidRPr="003D3AAE">
        <w:t>.</w:t>
      </w:r>
    </w:p>
    <w:p w14:paraId="7139662B" w14:textId="2DAA40D1" w:rsidR="00E30F76" w:rsidRPr="003D3AAE" w:rsidRDefault="00E30F76" w:rsidP="00141880">
      <w:r w:rsidRPr="003D3AAE">
        <w:t>“</w:t>
      </w:r>
      <w:r w:rsidR="002D1475" w:rsidRPr="003D3AAE">
        <w:t>Sample Group</w:t>
      </w:r>
      <w:r w:rsidRPr="003D3AAE">
        <w:t xml:space="preserve">” is a label that will applied to your data.  Different </w:t>
      </w:r>
      <w:r w:rsidR="002D1475" w:rsidRPr="003D3AAE">
        <w:t>Sample Group</w:t>
      </w:r>
      <w:r w:rsidRPr="003D3AAE">
        <w:t xml:space="preserve">s will not be mixed at later steps in the analysis.  This can be useful for separating data from different subjects in the same analysis, separating different </w:t>
      </w:r>
      <w:r w:rsidR="00C83A3C" w:rsidRPr="003D3AAE">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3D3AAE">
        <w:t>“ “</w:t>
      </w:r>
      <w:proofErr w:type="gramEnd"/>
      <w:r w:rsidR="00C83A3C" w:rsidRPr="003D3AAE">
        <w:t xml:space="preserve"> is considered a character so be careful to make each Subject ID for the same subject (or whatever you wish to mark) exactly the same.</w:t>
      </w:r>
    </w:p>
    <w:p w14:paraId="7785549C" w14:textId="1040DE1F" w:rsidR="002D1475" w:rsidRPr="004A4841" w:rsidRDefault="002D1475" w:rsidP="00141880">
      <w:r w:rsidRPr="004A4841">
        <w:lastRenderedPageBreak/>
        <w:t xml:space="preserve">“Biological Replicate” is </w:t>
      </w:r>
      <w:r w:rsidR="004A4841">
        <w:t xml:space="preserve">where you would input the bio rep associated with each </w:t>
      </w:r>
      <w:proofErr w:type="spellStart"/>
      <w:r w:rsidR="004A4841">
        <w:t>mzML</w:t>
      </w:r>
      <w:proofErr w:type="spellEnd"/>
      <w:r w:rsidR="004A4841">
        <w:t>.</w:t>
      </w:r>
    </w:p>
    <w:p w14:paraId="01284D11" w14:textId="780DC686" w:rsidR="002D1475" w:rsidRPr="003D3AAE" w:rsidRDefault="002D1475" w:rsidP="00141880">
      <w:r w:rsidRPr="003D3AAE">
        <w:t>“</w:t>
      </w:r>
      <w:proofErr w:type="spellStart"/>
      <w:r w:rsidRPr="003D3AAE">
        <w:t>Calculate_N_Value</w:t>
      </w:r>
      <w:proofErr w:type="spellEnd"/>
      <w:r w:rsidRPr="003D3AAE">
        <w:t xml:space="preserve">” is a column requiring you to decide for which </w:t>
      </w:r>
      <w:proofErr w:type="spellStart"/>
      <w:r w:rsidRPr="003D3AAE">
        <w:t>mzMLs</w:t>
      </w:r>
      <w:proofErr w:type="spellEnd"/>
      <w:r w:rsidRPr="003D3AAE">
        <w:t xml:space="preserve"> you will calculate an empirical-based N-value. </w:t>
      </w:r>
      <w:r w:rsidR="003D3AAE" w:rsidRPr="003D3AAE">
        <w:t>Generally, lipids do not have established n-values in the literature which means empirical n-values will need to be calculated. You can use either option with peptides because amino acids do have established literature n-values. If empirical is selected, it will calculate an empirical n-value for each molecule at each time point selected and then average them together. We’ve found that calculating empirical n-values for only the largest timepoints works best. So, if you had day 1, day 5, day 15, and day 32 timepoints, you could put ‘Yes’ for all of the day 32 timepoints and ‘No’ for the other timepoints. DeuteRater would then calculate empirical n-values only based on the day 32 data.</w:t>
      </w:r>
    </w:p>
    <w:p w14:paraId="200C1EC7" w14:textId="1D99A18E" w:rsidR="00C83A3C" w:rsidRPr="003D3AAE" w:rsidRDefault="00C83A3C" w:rsidP="00141880">
      <w:proofErr w:type="spellStart"/>
      <w:r w:rsidRPr="003D3AAE">
        <w:t>Ctrl+c</w:t>
      </w:r>
      <w:proofErr w:type="spellEnd"/>
      <w:r w:rsidRPr="003D3AAE">
        <w:t xml:space="preserve"> for copy, </w:t>
      </w:r>
      <w:proofErr w:type="spellStart"/>
      <w:r w:rsidRPr="003D3AAE">
        <w:t>Ctrl+v</w:t>
      </w:r>
      <w:proofErr w:type="spellEnd"/>
      <w:r w:rsidRPr="003D3AAE">
        <w:t xml:space="preserve"> for paste and del and backspace for delete are enabled for this table and the next one.</w:t>
      </w:r>
    </w:p>
    <w:p w14:paraId="4213A6C7" w14:textId="473BA5B6" w:rsidR="007D53D3" w:rsidRPr="003D3AAE" w:rsidRDefault="007D53D3" w:rsidP="00141880">
      <w:r w:rsidRPr="003D3AAE">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r w:rsidR="006A528D">
        <w:t>.</w:t>
      </w:r>
    </w:p>
    <w:p w14:paraId="21C8D127" w14:textId="5387F86F" w:rsidR="0032185A" w:rsidRPr="006A528D" w:rsidRDefault="0032185A" w:rsidP="00141880">
      <w:r w:rsidRPr="006A528D">
        <w:t>The output file is called “</w:t>
      </w:r>
      <w:proofErr w:type="spellStart"/>
      <w:r w:rsidRPr="006A528D">
        <w:t>time_enrichment_data.tsv</w:t>
      </w:r>
      <w:proofErr w:type="spellEnd"/>
      <w:r w:rsidRPr="006A528D">
        <w:t>”</w:t>
      </w:r>
      <w:r w:rsidR="0094648D" w:rsidRPr="006A528D">
        <w:t>.</w:t>
      </w:r>
      <w:r w:rsidRPr="006A528D">
        <w:t xml:space="preserve">  This file contains the exact contents of </w:t>
      </w:r>
      <w:r w:rsidR="006A528D" w:rsidRPr="006A528D">
        <w:t>the table you entered previously.</w:t>
      </w:r>
    </w:p>
    <w:p w14:paraId="45B162EC" w14:textId="7E702AE0" w:rsidR="0094648D" w:rsidRDefault="0094648D" w:rsidP="00141880">
      <w:r w:rsidRPr="006A528D">
        <w:t>Warning: the next step uses the filenames in the “</w:t>
      </w:r>
      <w:proofErr w:type="spellStart"/>
      <w:r w:rsidRPr="006A528D">
        <w:t>time_enrichment_data.tsv</w:t>
      </w:r>
      <w:proofErr w:type="spellEnd"/>
      <w:r w:rsidRPr="006A528D">
        <w:t>” file to find the extracted data.  if these files have been renamed or moved since the “</w:t>
      </w:r>
      <w:proofErr w:type="spellStart"/>
      <w:r w:rsidRPr="006A528D">
        <w:t>time_enrichment_data.tsv</w:t>
      </w:r>
      <w:proofErr w:type="spellEnd"/>
      <w:r w:rsidRPr="006A528D">
        <w:t>” you must alter the filenames to match the current position if you want to use “</w:t>
      </w:r>
      <w:proofErr w:type="spellStart"/>
      <w:r w:rsidRPr="006A528D">
        <w:t>time_enrichment_data.tsv</w:t>
      </w:r>
      <w:proofErr w:type="spellEnd"/>
      <w:r w:rsidRPr="006A528D">
        <w:t>” as an input.</w:t>
      </w:r>
      <w:r>
        <w:t xml:space="preserve"> </w:t>
      </w:r>
    </w:p>
    <w:p w14:paraId="19F14AA6" w14:textId="43540991" w:rsidR="0094648D" w:rsidRPr="00B3019D" w:rsidRDefault="0094648D" w:rsidP="0094648D">
      <w:pPr>
        <w:pStyle w:val="Heading2"/>
        <w:rPr>
          <w:b/>
          <w:sz w:val="28"/>
          <w:szCs w:val="28"/>
        </w:rPr>
      </w:pPr>
      <w:bookmarkStart w:id="12" w:name="_Toc183194547"/>
      <w:r w:rsidRPr="00B3019D">
        <w:rPr>
          <w:b/>
          <w:sz w:val="28"/>
          <w:szCs w:val="28"/>
        </w:rP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3B1FEEAF" w:rsidR="00E73569" w:rsidRDefault="00E73569" w:rsidP="00141880">
      <w:r>
        <w:t>The output file is called “</w:t>
      </w:r>
      <w:proofErr w:type="spellStart"/>
      <w:r w:rsidRPr="00E73569">
        <w:t>combined_extracted_files_output.tsv</w:t>
      </w:r>
      <w:proofErr w:type="spellEnd"/>
      <w:r>
        <w:t>”</w:t>
      </w:r>
      <w:r w:rsidR="002C64B7">
        <w:t xml:space="preserve">. </w:t>
      </w:r>
    </w:p>
    <w:p w14:paraId="5558BFA5" w14:textId="123A4A2E" w:rsidR="00793E71" w:rsidRPr="00B3019D" w:rsidRDefault="00793E71" w:rsidP="00793E71">
      <w:pPr>
        <w:pStyle w:val="Heading2"/>
        <w:rPr>
          <w:b/>
          <w:sz w:val="28"/>
          <w:szCs w:val="28"/>
        </w:rPr>
      </w:pPr>
      <w:r w:rsidRPr="00B3019D">
        <w:rPr>
          <w:b/>
          <w:sz w:val="28"/>
          <w:szCs w:val="28"/>
        </w:rPr>
        <w:t xml:space="preserve">Rate Calculation – </w:t>
      </w:r>
      <w:r w:rsidRPr="00B3019D">
        <w:rPr>
          <w:b/>
          <w:sz w:val="28"/>
          <w:szCs w:val="28"/>
        </w:rPr>
        <w:t>Calculate N-Value</w:t>
      </w:r>
    </w:p>
    <w:p w14:paraId="04D5E2A9" w14:textId="7AF60036" w:rsidR="00793E71" w:rsidRDefault="00793E71" w:rsidP="00793E71">
      <w:r w:rsidRPr="00B3019D">
        <w:t>If empirical n-values are selected to be computed, this step will be run as part of the “Combine Extracted Files” step.</w:t>
      </w:r>
    </w:p>
    <w:p w14:paraId="4CD87F32" w14:textId="3B464513" w:rsidR="004A4841" w:rsidRPr="004A4841" w:rsidRDefault="004A4841" w:rsidP="00793E71">
      <w:r>
        <w:t xml:space="preserve">We use the </w:t>
      </w:r>
      <w:proofErr w:type="spellStart"/>
      <w:r>
        <w:t>emass</w:t>
      </w:r>
      <w:proofErr w:type="spellEnd"/>
      <w:r>
        <w:t xml:space="preserve"> algorithm</w:t>
      </w:r>
      <w:r>
        <w:rPr>
          <w:vertAlign w:val="superscript"/>
        </w:rPr>
        <w:t>2</w:t>
      </w:r>
      <w:r>
        <w:t xml:space="preserve"> to calculate theoretical isotopic distributions for each potential combination of hydrogen and deuterium of the molecule based off its chemical formula. DeuteRater then determines the delta fraction new between the empirical and theoretical peaks and calculates the standard deviation across the peaks. After calculating standard deviations for each combination, DeuteRater will select the hydrogen-deuterium combination with the lowest standard deviation and set the n-value for the molecule to be equal to the number of deuterium. There are a</w:t>
      </w:r>
      <w:r w:rsidR="00B3019D">
        <w:t xml:space="preserve"> handful of</w:t>
      </w:r>
      <w:r>
        <w:t xml:space="preserve"> settings associated with n-value calculations: N-Value Confidence Value Limit, Make N-Value Graphs, and Output N-Value Calculation Data. See the Settings section below for more details.</w:t>
      </w:r>
    </w:p>
    <w:p w14:paraId="531485AA" w14:textId="77777777" w:rsidR="00793E71" w:rsidRDefault="00793E71" w:rsidP="00141880">
      <w:pPr>
        <w:rPr>
          <w:rFonts w:ascii="Calibri" w:eastAsia="Times New Roman" w:hAnsi="Calibri" w:cs="Calibri"/>
          <w:color w:val="000000"/>
        </w:rPr>
      </w:pPr>
    </w:p>
    <w:p w14:paraId="7D3BC637" w14:textId="227C3123" w:rsidR="00F00FFA" w:rsidRPr="00B3019D" w:rsidRDefault="00F00FFA" w:rsidP="00F00FFA">
      <w:pPr>
        <w:pStyle w:val="Heading2"/>
        <w:rPr>
          <w:b/>
          <w:sz w:val="28"/>
          <w:szCs w:val="28"/>
        </w:rPr>
      </w:pPr>
      <w:bookmarkStart w:id="13" w:name="_Toc183194548"/>
      <w:r w:rsidRPr="00B3019D">
        <w:rPr>
          <w:b/>
          <w:sz w:val="28"/>
          <w:szCs w:val="28"/>
        </w:rPr>
        <w:lastRenderedPageBreak/>
        <w:t xml:space="preserve">Rate Calculation – </w:t>
      </w:r>
      <w:r w:rsidR="00C72455" w:rsidRPr="00B3019D">
        <w:rPr>
          <w:b/>
          <w:sz w:val="28"/>
          <w:szCs w:val="28"/>
        </w:rPr>
        <w:t>Calculate Baseline Enrichment</w:t>
      </w:r>
      <w:bookmarkEnd w:id="13"/>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1601246B" w:rsidR="0039514A" w:rsidRPr="0080569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w:t>
      </w:r>
      <w:r w:rsidR="00CD1BD9">
        <w:t>Rows with this text will be dropped in the next step.</w:t>
      </w:r>
      <w:r w:rsidR="00CD1BD9">
        <w:t xml:space="preserve"> </w:t>
      </w:r>
      <w:r>
        <w:t xml:space="preserve">There is a setting in the settings menu which sets a minimum number of possible </w:t>
      </w:r>
      <w:proofErr w:type="spellStart"/>
      <w:r>
        <w:t>deuteriums</w:t>
      </w:r>
      <w:proofErr w:type="spellEnd"/>
      <w:r>
        <w:t xml:space="preserve"> a peptide sequence must have in order to be considered further.  </w:t>
      </w:r>
      <w:r w:rsidR="00CD1BD9">
        <w:t xml:space="preserve">You might also see a message saying “Error: see </w:t>
      </w:r>
      <w:proofErr w:type="spellStart"/>
      <w:r w:rsidR="00CD1BD9">
        <w:t>n_value</w:t>
      </w:r>
      <w:proofErr w:type="spellEnd"/>
      <w:r w:rsidR="00CD1BD9">
        <w:t xml:space="preserve"> column.” Check the </w:t>
      </w:r>
      <w:proofErr w:type="spellStart"/>
      <w:r w:rsidR="00CD1BD9">
        <w:t>n_value</w:t>
      </w:r>
      <w:proofErr w:type="spellEnd"/>
      <w:r w:rsidR="00CD1BD9">
        <w:t xml:space="preserve"> column to see why the n-value calculation was skipped or failed. These rows will be carried over to the next step.</w:t>
      </w:r>
    </w:p>
    <w:p w14:paraId="3B93612C" w14:textId="137E4F56" w:rsidR="0039514A" w:rsidRPr="00B3019D" w:rsidRDefault="0039514A" w:rsidP="0039514A">
      <w:pPr>
        <w:pStyle w:val="Heading2"/>
        <w:rPr>
          <w:b/>
          <w:sz w:val="28"/>
          <w:szCs w:val="28"/>
        </w:rPr>
      </w:pPr>
      <w:bookmarkStart w:id="14" w:name="_Toc183194549"/>
      <w:r w:rsidRPr="00B3019D">
        <w:rPr>
          <w:b/>
          <w:sz w:val="28"/>
          <w:szCs w:val="28"/>
        </w:rPr>
        <w:t>Rate Calculation – Rate Calculation</w:t>
      </w:r>
      <w:bookmarkEnd w:id="14"/>
    </w:p>
    <w:p w14:paraId="6FB65195" w14:textId="4E64EDF6" w:rsidR="007E39D0" w:rsidRDefault="007E39D0" w:rsidP="007E39D0">
      <w:r>
        <w:t>This step performs the actual rate calculation on the peptides</w:t>
      </w:r>
      <w:r w:rsidR="00CD1BD9">
        <w:t xml:space="preserve"> or lipids</w:t>
      </w:r>
      <w:r>
        <w:t xml:space="preserve">. </w:t>
      </w:r>
      <w:r w:rsidR="00CD1BD9">
        <w:t xml:space="preserve">Peptides or lipids with the same </w:t>
      </w:r>
      <w:proofErr w:type="spellStart"/>
      <w:r w:rsidR="00CD1BD9">
        <w:t>id_col</w:t>
      </w:r>
      <w:proofErr w:type="spellEnd"/>
      <w:r w:rsidR="00CD1BD9">
        <w:t xml:space="preserve"> (</w:t>
      </w:r>
      <w:proofErr w:type="spellStart"/>
      <w:r w:rsidR="00CD1BD9">
        <w:t>Protein_ID</w:t>
      </w:r>
      <w:proofErr w:type="spellEnd"/>
      <w:r w:rsidR="00CD1BD9">
        <w:t xml:space="preserve"> or Lipid Unique Identifier) and </w:t>
      </w:r>
      <w:proofErr w:type="spellStart"/>
      <w:r w:rsidR="00CD1BD9">
        <w:t>group_column</w:t>
      </w:r>
      <w:proofErr w:type="spellEnd"/>
      <w:r w:rsidR="00CD1BD9">
        <w:t xml:space="preserve"> (</w:t>
      </w:r>
      <w:proofErr w:type="spellStart"/>
      <w:r w:rsidR="00CD1BD9">
        <w:t>sample_group</w:t>
      </w:r>
      <w:proofErr w:type="spellEnd"/>
      <w:r w:rsidR="00CD1BD9">
        <w:t>) will be combined together to calculate a rate. For lipids, there is also a setting to decide whether to group a lipid</w:t>
      </w:r>
      <w:r w:rsidR="00B3019D">
        <w:t xml:space="preserve"> and </w:t>
      </w:r>
      <w:proofErr w:type="gramStart"/>
      <w:r w:rsidR="00CD1BD9">
        <w:t>its</w:t>
      </w:r>
      <w:proofErr w:type="gramEnd"/>
      <w:r w:rsidR="00CD1BD9">
        <w:t xml:space="preserve"> adducts together (</w:t>
      </w:r>
      <w:r w:rsidR="00793E71">
        <w:t xml:space="preserve">see Separate Lipid Adducts in the Settings Menu). </w:t>
      </w:r>
      <w:r>
        <w:t>Nothing else will be combined at this stage.</w:t>
      </w:r>
    </w:p>
    <w:p w14:paraId="75C81F27" w14:textId="3FC998F3" w:rsidR="007E39D0" w:rsidRPr="00B3019D" w:rsidRDefault="007E39D0" w:rsidP="007E39D0">
      <w:pPr>
        <w:rPr>
          <w:highlight w:val="cyan"/>
        </w:rPr>
      </w:pPr>
      <w:r w:rsidRPr="00B3019D">
        <w:rPr>
          <w:highlight w:val="cyan"/>
        </w:rPr>
        <w:t>It takes “</w:t>
      </w:r>
      <w:proofErr w:type="spellStart"/>
      <w:r w:rsidR="00C72455" w:rsidRPr="00B3019D">
        <w:rPr>
          <w:highlight w:val="cyan"/>
        </w:rPr>
        <w:t>delta_by_enrichment.tsv</w:t>
      </w:r>
      <w:proofErr w:type="spellEnd"/>
      <w:r w:rsidRPr="00B3019D">
        <w:rPr>
          <w:highlight w:val="cyan"/>
        </w:rPr>
        <w:t>” as an input file if starting from this step.</w:t>
      </w:r>
    </w:p>
    <w:p w14:paraId="29C4347A" w14:textId="6A4AB982" w:rsidR="0080569A" w:rsidRPr="00B3019D" w:rsidRDefault="007E39D0" w:rsidP="0080569A">
      <w:pPr>
        <w:rPr>
          <w:highlight w:val="cyan"/>
        </w:rPr>
      </w:pPr>
      <w:r w:rsidRPr="00B3019D">
        <w:rPr>
          <w:highlight w:val="cyan"/>
        </w:rPr>
        <w:t xml:space="preserve">There are three outputs, </w:t>
      </w:r>
      <w:r w:rsidR="0002532E" w:rsidRPr="00B3019D">
        <w:rPr>
          <w:highlight w:val="cyan"/>
        </w:rPr>
        <w:t>“rate_by_sequence.csv” which has numerical data, and two graph folders, “</w:t>
      </w:r>
      <w:proofErr w:type="spellStart"/>
      <w:r w:rsidR="0002532E" w:rsidRPr="00B3019D">
        <w:rPr>
          <w:highlight w:val="cyan"/>
        </w:rPr>
        <w:t>Graph</w:t>
      </w:r>
      <w:r w:rsidR="00A84B2A" w:rsidRPr="00B3019D">
        <w:rPr>
          <w:highlight w:val="cyan"/>
        </w:rPr>
        <w:t>_</w:t>
      </w:r>
      <w:r w:rsidR="0002532E" w:rsidRPr="00B3019D">
        <w:rPr>
          <w:highlight w:val="cyan"/>
        </w:rPr>
        <w:t>Folder</w:t>
      </w:r>
      <w:r w:rsidR="00A84B2A" w:rsidRPr="00B3019D">
        <w:rPr>
          <w:highlight w:val="cyan"/>
        </w:rPr>
        <w:t>_</w:t>
      </w:r>
      <w:r w:rsidR="0002532E" w:rsidRPr="00B3019D">
        <w:rPr>
          <w:highlight w:val="cyan"/>
        </w:rPr>
        <w:t>Isotopes</w:t>
      </w:r>
      <w:proofErr w:type="spellEnd"/>
      <w:r w:rsidR="0002532E" w:rsidRPr="00B3019D">
        <w:rPr>
          <w:highlight w:val="cyan"/>
        </w:rPr>
        <w:t>” and “</w:t>
      </w:r>
      <w:proofErr w:type="spellStart"/>
      <w:r w:rsidR="0002532E" w:rsidRPr="00B3019D">
        <w:rPr>
          <w:highlight w:val="cyan"/>
        </w:rPr>
        <w:t>Graph_Folder_Optimization</w:t>
      </w:r>
      <w:proofErr w:type="spellEnd"/>
      <w:r w:rsidR="0002532E" w:rsidRPr="00B3019D">
        <w:rPr>
          <w:highlight w:val="cyan"/>
        </w:rPr>
        <w:t xml:space="preserve">”.  </w:t>
      </w:r>
      <w:proofErr w:type="spellStart"/>
      <w:r w:rsidR="0002532E" w:rsidRPr="00B3019D">
        <w:rPr>
          <w:highlight w:val="cyan"/>
        </w:rPr>
        <w:t>Graph_Folder_Optimization</w:t>
      </w:r>
      <w:proofErr w:type="spellEnd"/>
      <w:r w:rsidR="0002532E" w:rsidRPr="00B3019D">
        <w:rPr>
          <w:highlight w:val="cyan"/>
        </w:rPr>
        <w:t xml:space="preserve"> is optional based on the settings.</w:t>
      </w:r>
    </w:p>
    <w:p w14:paraId="5AEFC269" w14:textId="7F0E8E8A" w:rsidR="000207A8" w:rsidRDefault="000207A8" w:rsidP="0080569A">
      <w:r w:rsidRPr="00B3019D">
        <w:rPr>
          <w:highlight w:val="cyan"/>
        </w:rPr>
        <w:t>rate_by_sequence.csv is a .csv file which should be easy to open in any spreadsheet program. It has the following columns:</w:t>
      </w:r>
    </w:p>
    <w:p w14:paraId="4CA0AA5D" w14:textId="33FD7F1D" w:rsidR="000207A8" w:rsidRPr="00B3019D" w:rsidRDefault="000207A8" w:rsidP="000207A8">
      <w:pPr>
        <w:rPr>
          <w:highlight w:val="cyan"/>
        </w:rPr>
      </w:pPr>
      <w:r w:rsidRPr="00B3019D">
        <w:rPr>
          <w:highlight w:val="cyan"/>
        </w:rPr>
        <w:t>Protein ID – the Protein ID</w:t>
      </w:r>
      <w:r w:rsidR="00C72455" w:rsidRPr="00B3019D">
        <w:rPr>
          <w:highlight w:val="cyan"/>
        </w:rPr>
        <w:t xml:space="preserve"> </w:t>
      </w:r>
      <w:r w:rsidRPr="00B3019D">
        <w:rPr>
          <w:highlight w:val="cyan"/>
        </w:rPr>
        <w:t>for the data analyzed in this row.</w:t>
      </w:r>
    </w:p>
    <w:p w14:paraId="4AB48D0C" w14:textId="4B3732FF" w:rsidR="000207A8" w:rsidRPr="00B3019D" w:rsidRDefault="000207A8" w:rsidP="000207A8">
      <w:pPr>
        <w:rPr>
          <w:highlight w:val="cyan"/>
        </w:rPr>
      </w:pPr>
      <w:r w:rsidRPr="00B3019D">
        <w:rPr>
          <w:highlight w:val="cyan"/>
        </w:rPr>
        <w:t>Protein Name – the Protein Name for the data analyzed in this row.</w:t>
      </w:r>
    </w:p>
    <w:p w14:paraId="02E9F06E" w14:textId="2528BBB6" w:rsidR="000207A8" w:rsidRPr="00B3019D" w:rsidRDefault="00F97CFB" w:rsidP="0080569A">
      <w:pPr>
        <w:rPr>
          <w:highlight w:val="cyan"/>
        </w:rPr>
      </w:pPr>
      <w:r w:rsidRPr="00B3019D">
        <w:rPr>
          <w:highlight w:val="cyan"/>
        </w:rPr>
        <w:t>Sequence – the amino acid sequence for the data analyzed in this row.</w:t>
      </w:r>
    </w:p>
    <w:p w14:paraId="26B5FACD" w14:textId="3CFFDAA0" w:rsidR="00F97CFB" w:rsidRPr="00B3019D" w:rsidRDefault="00F97CFB" w:rsidP="0080569A">
      <w:pPr>
        <w:rPr>
          <w:highlight w:val="cyan"/>
        </w:rPr>
      </w:pPr>
      <w:r w:rsidRPr="00B3019D">
        <w:rPr>
          <w:highlight w:val="cyan"/>
        </w:rPr>
        <w:t>Abundance rate – the actual rate calculated for this peptide.  Will be blank if rate could not be calculated for some reason.</w:t>
      </w:r>
    </w:p>
    <w:p w14:paraId="3E72EEE3" w14:textId="4538CF42" w:rsidR="00F97CFB" w:rsidRPr="00B3019D" w:rsidRDefault="00F97CFB" w:rsidP="0080569A">
      <w:pPr>
        <w:rPr>
          <w:highlight w:val="cyan"/>
        </w:rPr>
      </w:pPr>
      <w:r w:rsidRPr="00B3019D">
        <w:rPr>
          <w:highlight w:val="cyan"/>
        </w:rPr>
        <w:t>Unique Timepoints – the number of unique times this peptide was observed in based on the times provided for your extracted .</w:t>
      </w:r>
      <w:proofErr w:type="spellStart"/>
      <w:r w:rsidRPr="00B3019D">
        <w:rPr>
          <w:highlight w:val="cyan"/>
        </w:rPr>
        <w:t>mzml</w:t>
      </w:r>
      <w:proofErr w:type="spellEnd"/>
      <w:r w:rsidRPr="00B3019D">
        <w:rPr>
          <w:highlight w:val="cyan"/>
        </w:rPr>
        <w:t xml:space="preserve"> files.</w:t>
      </w:r>
    </w:p>
    <w:p w14:paraId="2F73EB92" w14:textId="45A4F288" w:rsidR="00F97CFB" w:rsidRPr="00B3019D" w:rsidRDefault="00F97CFB" w:rsidP="0080569A">
      <w:pPr>
        <w:rPr>
          <w:highlight w:val="cyan"/>
        </w:rPr>
      </w:pPr>
      <w:r w:rsidRPr="00B3019D">
        <w:rPr>
          <w:highlight w:val="cyan"/>
        </w:rPr>
        <w:t xml:space="preserve">Number of Measurements – number of </w:t>
      </w:r>
      <w:r w:rsidR="00B26706" w:rsidRPr="00B3019D">
        <w:rPr>
          <w:highlight w:val="cyan"/>
        </w:rPr>
        <w:t>measurements</w:t>
      </w:r>
      <w:r w:rsidRPr="00B3019D">
        <w:rPr>
          <w:highlight w:val="cyan"/>
        </w:rPr>
        <w:t xml:space="preserve"> </w:t>
      </w:r>
      <w:r w:rsidR="00B26706" w:rsidRPr="00B3019D">
        <w:rPr>
          <w:highlight w:val="cyan"/>
        </w:rPr>
        <w:t xml:space="preserve">(isotope data for a measured time) </w:t>
      </w:r>
      <w:r w:rsidRPr="00B3019D">
        <w:rPr>
          <w:highlight w:val="cyan"/>
        </w:rPr>
        <w:t xml:space="preserve">included in the graph.  Will include different timepoints, different charge states, and replicates. Will not include any points rejected for running afoul of any of </w:t>
      </w:r>
      <w:r w:rsidR="004D0989" w:rsidRPr="00B3019D">
        <w:rPr>
          <w:highlight w:val="cyan"/>
        </w:rPr>
        <w:t>DeuteRater v6</w:t>
      </w:r>
      <w:r w:rsidRPr="00B3019D">
        <w:rPr>
          <w:highlight w:val="cyan"/>
        </w:rPr>
        <w:t>’s filters.</w:t>
      </w:r>
    </w:p>
    <w:p w14:paraId="43C1F695" w14:textId="77777777" w:rsidR="00F97CFB" w:rsidRPr="00B3019D" w:rsidRDefault="00F97CFB" w:rsidP="00F97CFB">
      <w:pPr>
        <w:rPr>
          <w:highlight w:val="cyan"/>
        </w:rPr>
      </w:pPr>
      <w:r w:rsidRPr="00B3019D">
        <w:rPr>
          <w:highlight w:val="cyan"/>
        </w:rPr>
        <w:t>Approximate Variance – an error metric for the rate calculation.  Smaller is better.  Will be blank if rate could not be calculated for some reason.</w:t>
      </w:r>
    </w:p>
    <w:p w14:paraId="7F95F595" w14:textId="05A56FF6" w:rsidR="00F97CFB" w:rsidRPr="00B3019D" w:rsidRDefault="00F97CFB" w:rsidP="0080569A">
      <w:pPr>
        <w:rPr>
          <w:highlight w:val="cyan"/>
        </w:rPr>
      </w:pPr>
      <w:r w:rsidRPr="00B3019D">
        <w:rPr>
          <w:highlight w:val="cyan"/>
        </w:rPr>
        <w:lastRenderedPageBreak/>
        <w:t>mean of all absolute residuals – an error metric describing how far the points are from the fitted line.  Smaller is better. Will be blank if rate could not be calculated for some reason.</w:t>
      </w:r>
    </w:p>
    <w:p w14:paraId="36C4ECC3" w14:textId="0596961E" w:rsidR="00F97CFB" w:rsidRPr="00B3019D" w:rsidRDefault="00F97CFB" w:rsidP="0080569A">
      <w:pPr>
        <w:rPr>
          <w:highlight w:val="cyan"/>
        </w:rPr>
      </w:pPr>
      <w:r w:rsidRPr="00B3019D">
        <w:rPr>
          <w:highlight w:val="cyan"/>
        </w:rPr>
        <w:t>num times – number of different times used.  Will include any duplicates of unique times</w:t>
      </w:r>
      <w:r w:rsidR="00B26706" w:rsidRPr="00B3019D">
        <w:rPr>
          <w:highlight w:val="cyan"/>
        </w:rPr>
        <w:t>, but not any times that were rejected for not passing filters.</w:t>
      </w:r>
    </w:p>
    <w:p w14:paraId="7D09B910" w14:textId="5E84EA1C" w:rsidR="00B26706" w:rsidRPr="00B3019D" w:rsidRDefault="00B26706" w:rsidP="0080569A">
      <w:pPr>
        <w:rPr>
          <w:highlight w:val="cyan"/>
        </w:rPr>
      </w:pPr>
      <w:proofErr w:type="spellStart"/>
      <w:r w:rsidRPr="00B3019D">
        <w:rPr>
          <w:highlight w:val="cyan"/>
        </w:rPr>
        <w:t>n_isos</w:t>
      </w:r>
      <w:proofErr w:type="spellEnd"/>
      <w:r w:rsidRPr="00B3019D">
        <w:rPr>
          <w:highlight w:val="cyan"/>
        </w:rPr>
        <w:t xml:space="preserve"> – number of isotopes used in the calculations, as in previous files</w:t>
      </w:r>
    </w:p>
    <w:p w14:paraId="2C161295" w14:textId="2AD3F215" w:rsidR="00B26706" w:rsidRPr="00B3019D" w:rsidRDefault="00B26706" w:rsidP="0080569A">
      <w:pPr>
        <w:rPr>
          <w:highlight w:val="cyan"/>
        </w:rPr>
      </w:pPr>
      <w:r w:rsidRPr="00B3019D">
        <w:rPr>
          <w:highlight w:val="cyan"/>
        </w:rPr>
        <w:t xml:space="preserve">num measurements – </w:t>
      </w:r>
      <w:proofErr w:type="spellStart"/>
      <w:r w:rsidRPr="00B3019D">
        <w:rPr>
          <w:highlight w:val="cyan"/>
        </w:rPr>
        <w:t>n_isos</w:t>
      </w:r>
      <w:proofErr w:type="spellEnd"/>
      <w:r w:rsidRPr="00B3019D">
        <w:rPr>
          <w:highlight w:val="cyan"/>
        </w:rP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Pr="00B3019D" w:rsidRDefault="00B26706" w:rsidP="0080569A">
      <w:pPr>
        <w:rPr>
          <w:highlight w:val="cyan"/>
        </w:rPr>
      </w:pPr>
      <w:r w:rsidRPr="00B3019D">
        <w:rPr>
          <w:highlight w:val="cyan"/>
        </w:rPr>
        <w:t>time values – a semicolon delimited list of the times that passed the filters.</w:t>
      </w:r>
    </w:p>
    <w:p w14:paraId="531DF50A" w14:textId="3AEB160A" w:rsidR="00B26706" w:rsidRPr="00B3019D" w:rsidRDefault="00B26706" w:rsidP="0080569A">
      <w:pPr>
        <w:rPr>
          <w:highlight w:val="cyan"/>
        </w:rPr>
      </w:pPr>
      <w:r w:rsidRPr="00B3019D">
        <w:rPr>
          <w:highlight w:val="cyan"/>
        </w:rPr>
        <w:t>dropped points – the number of points dropped for failing any of the filters.</w:t>
      </w:r>
      <w:r w:rsidR="009C5C87" w:rsidRPr="00B3019D">
        <w:rPr>
          <w:highlight w:val="cyan"/>
        </w:rPr>
        <w:t xml:space="preserve"> </w:t>
      </w:r>
    </w:p>
    <w:p w14:paraId="285DC9F5" w14:textId="791BBEAE" w:rsidR="009C5C87" w:rsidRPr="00B3019D" w:rsidRDefault="009C5C87" w:rsidP="0080569A">
      <w:pPr>
        <w:rPr>
          <w:highlight w:val="cyan"/>
        </w:rPr>
      </w:pPr>
      <w:r w:rsidRPr="00B3019D">
        <w:rPr>
          <w:highlight w:val="cyan"/>
        </w:rPr>
        <w:t xml:space="preserve">M0 constantly decreasing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rsidRPr="00B3019D">
        <w:rPr>
          <w:highlight w:val="cyan"/>
        </w:rPr>
        <w:t>This is for the user’s information, peptides with False are not discarded</w:t>
      </w:r>
      <w:r w:rsidR="00930FF8" w:rsidRPr="00B3019D">
        <w:rPr>
          <w:highlight w:val="cyan"/>
        </w:rPr>
        <w:t xml:space="preserve"> unless all timepoints have only a single measurement</w:t>
      </w:r>
      <w:r w:rsidR="00810BAC" w:rsidRPr="00B3019D">
        <w:rPr>
          <w:highlight w:val="cyan"/>
        </w:rPr>
        <w:t xml:space="preserve">. </w:t>
      </w:r>
      <w:r w:rsidRPr="00B3019D">
        <w:rPr>
          <w:highlight w:val="cyan"/>
        </w:rPr>
        <w:t>Will be blank if rate could not be calculated for some reason.</w:t>
      </w:r>
    </w:p>
    <w:p w14:paraId="1AB866C0" w14:textId="22C0C953" w:rsidR="00810BAC" w:rsidRPr="00B3019D" w:rsidRDefault="00810BAC" w:rsidP="0080569A">
      <w:pPr>
        <w:rPr>
          <w:highlight w:val="cyan"/>
        </w:rPr>
      </w:pPr>
      <w:r w:rsidRPr="00B3019D">
        <w:rPr>
          <w:highlight w:val="cyan"/>
        </w:rP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Pr="00B3019D" w:rsidRDefault="00A84B2A" w:rsidP="0080569A">
      <w:pPr>
        <w:rPr>
          <w:highlight w:val="cyan"/>
        </w:rPr>
      </w:pPr>
      <w:r w:rsidRPr="00B3019D">
        <w:rPr>
          <w:highlight w:val="cyan"/>
        </w:rPr>
        <w:t xml:space="preserve">The folder named </w:t>
      </w:r>
      <w:proofErr w:type="spellStart"/>
      <w:r w:rsidRPr="00B3019D">
        <w:rPr>
          <w:highlight w:val="cyan"/>
        </w:rPr>
        <w:t>Graph_Folder_Isotopes</w:t>
      </w:r>
      <w:proofErr w:type="spellEnd"/>
      <w:r w:rsidRPr="00B3019D">
        <w:rPr>
          <w:highlight w:val="cyan"/>
        </w:rPr>
        <w:t xml:space="preserve"> contains graphs of all the fits, with lines being the fits, diamonds being the baselines and circles being the actual points used.  The legend indicates which color corresponds to which isotope peak.  Graph files are named [</w:t>
      </w:r>
      <w:proofErr w:type="spellStart"/>
      <w:r w:rsidRPr="00B3019D">
        <w:rPr>
          <w:highlight w:val="cyan"/>
        </w:rPr>
        <w:t>Subject_</w:t>
      </w:r>
      <w:proofErr w:type="gramStart"/>
      <w:r w:rsidRPr="00B3019D">
        <w:rPr>
          <w:highlight w:val="cyan"/>
        </w:rPr>
        <w:t>ID</w:t>
      </w:r>
      <w:proofErr w:type="spellEnd"/>
      <w:r w:rsidRPr="00B3019D">
        <w:rPr>
          <w:highlight w:val="cyan"/>
        </w:rPr>
        <w:t>]_</w:t>
      </w:r>
      <w:proofErr w:type="gramEnd"/>
      <w:r w:rsidRPr="00B3019D">
        <w:rPr>
          <w:highlight w:val="cyan"/>
        </w:rPr>
        <w:t>[</w:t>
      </w:r>
      <w:proofErr w:type="spellStart"/>
      <w:r w:rsidRPr="00B3019D">
        <w:rPr>
          <w:highlight w:val="cyan"/>
        </w:rPr>
        <w:t>peptide_sequence</w:t>
      </w:r>
      <w:proofErr w:type="spellEnd"/>
      <w:r w:rsidRPr="00B3019D">
        <w:rPr>
          <w:highlight w:val="cyan"/>
        </w:rPr>
        <w:t>]_isotopes.</w:t>
      </w:r>
    </w:p>
    <w:p w14:paraId="7A20765D" w14:textId="4F481B0B" w:rsidR="000700C3" w:rsidRDefault="00A84B2A" w:rsidP="0080569A">
      <w:r w:rsidRPr="00B3019D">
        <w:rPr>
          <w:highlight w:val="cyan"/>
        </w:rPr>
        <w:t xml:space="preserve">The folder named </w:t>
      </w:r>
      <w:proofErr w:type="spellStart"/>
      <w:r w:rsidRPr="00B3019D">
        <w:rPr>
          <w:highlight w:val="cyan"/>
        </w:rPr>
        <w:t>Graph_Folder_Optimization</w:t>
      </w:r>
      <w:proofErr w:type="spellEnd"/>
      <w:r w:rsidRPr="00B3019D">
        <w:rPr>
          <w:highlight w:val="cyan"/>
        </w:rP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actually chosen.  Graph files are named [</w:t>
      </w:r>
      <w:proofErr w:type="spellStart"/>
      <w:r w:rsidRPr="00B3019D">
        <w:rPr>
          <w:highlight w:val="cyan"/>
        </w:rPr>
        <w:t>Subject_</w:t>
      </w:r>
      <w:proofErr w:type="gramStart"/>
      <w:r w:rsidRPr="00B3019D">
        <w:rPr>
          <w:highlight w:val="cyan"/>
        </w:rPr>
        <w:t>ID</w:t>
      </w:r>
      <w:proofErr w:type="spellEnd"/>
      <w:r w:rsidRPr="00B3019D">
        <w:rPr>
          <w:highlight w:val="cyan"/>
        </w:rPr>
        <w:t>]_</w:t>
      </w:r>
      <w:proofErr w:type="gramEnd"/>
      <w:r w:rsidRPr="00B3019D">
        <w:rPr>
          <w:highlight w:val="cyan"/>
        </w:rPr>
        <w:t>[</w:t>
      </w:r>
      <w:proofErr w:type="spellStart"/>
      <w:r w:rsidRPr="00B3019D">
        <w:rPr>
          <w:highlight w:val="cyan"/>
        </w:rPr>
        <w:t>peptide_sequence</w:t>
      </w:r>
      <w:proofErr w:type="spellEnd"/>
      <w:r w:rsidRPr="00B3019D">
        <w:rPr>
          <w:highlight w:val="cyan"/>
        </w:rPr>
        <w:t>]_</w:t>
      </w:r>
      <w:r w:rsidR="005B1C7F" w:rsidRPr="00B3019D">
        <w:rPr>
          <w:highlight w:val="cyan"/>
        </w:rPr>
        <w:t>optimization</w:t>
      </w:r>
      <w:r w:rsidRPr="00B3019D">
        <w:rPr>
          <w:highlight w:val="cyan"/>
        </w:rPr>
        <w:t>.</w:t>
      </w:r>
    </w:p>
    <w:p w14:paraId="7D47E035" w14:textId="77777777" w:rsidR="00C41AFB" w:rsidRDefault="00C41AFB" w:rsidP="0080569A"/>
    <w:p w14:paraId="610631A8" w14:textId="7F1714AD" w:rsidR="004B56AD" w:rsidRPr="00D87F3B" w:rsidRDefault="004B56AD" w:rsidP="004B56AD">
      <w:pPr>
        <w:pStyle w:val="Heading1"/>
        <w:rPr>
          <w:sz w:val="28"/>
          <w:szCs w:val="28"/>
        </w:rPr>
      </w:pPr>
      <w:bookmarkStart w:id="15" w:name="_Toc183194550"/>
      <w:r w:rsidRPr="00D87F3B">
        <w:rPr>
          <w:sz w:val="28"/>
          <w:szCs w:val="28"/>
        </w:rPr>
        <w:t>Settings</w:t>
      </w:r>
      <w:bookmarkEnd w:id="15"/>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6" w:name="_Toc183194551"/>
      <w:r>
        <w:lastRenderedPageBreak/>
        <w:t>Settings Menu</w:t>
      </w:r>
      <w:bookmarkEnd w:id="16"/>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4"/>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5938F9B8" w:rsidR="002D7DDC" w:rsidRDefault="00C41AFB" w:rsidP="002D7DDC">
      <w:r w:rsidRPr="00C41AFB">
        <w:rPr>
          <w:noProof/>
        </w:rPr>
        <w:lastRenderedPageBreak/>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5"/>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7"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7"/>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8" w:name="_Toc183194552"/>
      <w:r>
        <w:t>Adjusting Defaults or non-Menu Settings</w:t>
      </w:r>
      <w:bookmarkEnd w:id="18"/>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19" w:name="_Toc183194553"/>
      <w:proofErr w:type="spellStart"/>
      <w:r w:rsidRPr="00B856B2">
        <w:rPr>
          <w:b/>
          <w:sz w:val="28"/>
        </w:rPr>
        <w:t>Guide_</w:t>
      </w:r>
      <w:proofErr w:type="gramStart"/>
      <w:r w:rsidRPr="00B856B2">
        <w:rPr>
          <w:b/>
          <w:sz w:val="28"/>
        </w:rPr>
        <w:t>settings.yaml</w:t>
      </w:r>
      <w:bookmarkEnd w:id="19"/>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0" w:name="_Toc183194554"/>
      <w:proofErr w:type="spellStart"/>
      <w:r w:rsidRPr="00B856B2">
        <w:rPr>
          <w:b/>
          <w:sz w:val="32"/>
        </w:rPr>
        <w:t>Settings.yaml</w:t>
      </w:r>
      <w:bookmarkEnd w:id="20"/>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bookmarkStart w:id="21" w:name="_GoBack"/>
      <w:bookmarkEnd w:id="21"/>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352FA"/>
    <w:rsid w:val="00045C91"/>
    <w:rsid w:val="00052D4E"/>
    <w:rsid w:val="000700C3"/>
    <w:rsid w:val="00094B95"/>
    <w:rsid w:val="000A7720"/>
    <w:rsid w:val="000C564C"/>
    <w:rsid w:val="000C6AE2"/>
    <w:rsid w:val="000D3DAE"/>
    <w:rsid w:val="00101876"/>
    <w:rsid w:val="001310C2"/>
    <w:rsid w:val="00141880"/>
    <w:rsid w:val="00151288"/>
    <w:rsid w:val="00180B18"/>
    <w:rsid w:val="001B4E9E"/>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6437"/>
    <w:rsid w:val="003D3AAE"/>
    <w:rsid w:val="004079F4"/>
    <w:rsid w:val="00417AEC"/>
    <w:rsid w:val="00431953"/>
    <w:rsid w:val="004429E0"/>
    <w:rsid w:val="0045005E"/>
    <w:rsid w:val="00477118"/>
    <w:rsid w:val="004820C8"/>
    <w:rsid w:val="00491220"/>
    <w:rsid w:val="00491C3D"/>
    <w:rsid w:val="004A4841"/>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5616A"/>
    <w:rsid w:val="006732CA"/>
    <w:rsid w:val="00681AD6"/>
    <w:rsid w:val="006A2633"/>
    <w:rsid w:val="006A528D"/>
    <w:rsid w:val="006C15B3"/>
    <w:rsid w:val="006C639E"/>
    <w:rsid w:val="00705120"/>
    <w:rsid w:val="0072117E"/>
    <w:rsid w:val="00722B4C"/>
    <w:rsid w:val="00726CD0"/>
    <w:rsid w:val="0074383E"/>
    <w:rsid w:val="00743EDA"/>
    <w:rsid w:val="007477EE"/>
    <w:rsid w:val="00750E98"/>
    <w:rsid w:val="007914B2"/>
    <w:rsid w:val="00793E71"/>
    <w:rsid w:val="007945EA"/>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22CE4"/>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3124F"/>
    <w:rsid w:val="00A3760B"/>
    <w:rsid w:val="00A41177"/>
    <w:rsid w:val="00A80FCB"/>
    <w:rsid w:val="00A84B2A"/>
    <w:rsid w:val="00A87577"/>
    <w:rsid w:val="00A9507E"/>
    <w:rsid w:val="00AC4C1C"/>
    <w:rsid w:val="00AD70DB"/>
    <w:rsid w:val="00AE148C"/>
    <w:rsid w:val="00AF231C"/>
    <w:rsid w:val="00B26706"/>
    <w:rsid w:val="00B3019D"/>
    <w:rsid w:val="00B368C7"/>
    <w:rsid w:val="00B60118"/>
    <w:rsid w:val="00B856B2"/>
    <w:rsid w:val="00B87AB4"/>
    <w:rsid w:val="00B955ED"/>
    <w:rsid w:val="00BA0E91"/>
    <w:rsid w:val="00BD0801"/>
    <w:rsid w:val="00BD5767"/>
    <w:rsid w:val="00BE2372"/>
    <w:rsid w:val="00C15DBC"/>
    <w:rsid w:val="00C17D7A"/>
    <w:rsid w:val="00C27AA2"/>
    <w:rsid w:val="00C41AFB"/>
    <w:rsid w:val="00C52E91"/>
    <w:rsid w:val="00C63F65"/>
    <w:rsid w:val="00C72455"/>
    <w:rsid w:val="00C8305E"/>
    <w:rsid w:val="00C83A3C"/>
    <w:rsid w:val="00CA2A71"/>
    <w:rsid w:val="00CA756B"/>
    <w:rsid w:val="00CA7844"/>
    <w:rsid w:val="00CC4AAF"/>
    <w:rsid w:val="00CD1BD9"/>
    <w:rsid w:val="00CE2BBC"/>
    <w:rsid w:val="00CF660E"/>
    <w:rsid w:val="00D307DE"/>
    <w:rsid w:val="00D42D36"/>
    <w:rsid w:val="00D47831"/>
    <w:rsid w:val="00D7549E"/>
    <w:rsid w:val="00D87F3B"/>
    <w:rsid w:val="00DD5A64"/>
    <w:rsid w:val="00DF0E2F"/>
    <w:rsid w:val="00E30F76"/>
    <w:rsid w:val="00E4720E"/>
    <w:rsid w:val="00E73569"/>
    <w:rsid w:val="00E8428F"/>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D2A3F"/>
    <w:rsid w:val="00FE3771"/>
    <w:rsid w:val="00FF35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F0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github.com/StarLicker/DeuteRater_Tools" TargetMode="Externa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StarLicker/DeuteRater_Tools"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C2D21-0C8A-4BC2-8F1C-493A3C65B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8</TotalTime>
  <Pages>32</Pages>
  <Words>10338</Words>
  <Characters>5893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14</cp:revision>
  <dcterms:created xsi:type="dcterms:W3CDTF">2021-10-26T19:51:00Z</dcterms:created>
  <dcterms:modified xsi:type="dcterms:W3CDTF">2025-01-28T20:20:00Z</dcterms:modified>
</cp:coreProperties>
</file>